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786FB2">
        <w:rPr>
          <w:rFonts w:ascii="Century" w:hAnsi="Century"/>
          <w:sz w:val="24"/>
          <w:szCs w:val="24"/>
        </w:rPr>
        <w:t>anistot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533A69">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533A69">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533A69">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w:t>
      </w:r>
      <w:proofErr w:type="spellStart"/>
      <w:r>
        <w:rPr>
          <w:rFonts w:ascii="Century" w:eastAsiaTheme="minorEastAsia" w:hAnsi="Century"/>
          <w:sz w:val="24"/>
          <w:szCs w:val="24"/>
        </w:rPr>
        <w:t>Laplaciano</w:t>
      </w:r>
      <w:proofErr w:type="spellEnd"/>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función es una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533A69">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533A69">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533A69">
        <w:tc>
          <w:tcPr>
            <w:tcW w:w="8478" w:type="dxa"/>
            <w:vAlign w:val="center"/>
          </w:tcPr>
          <w:p w:rsidR="004B142C" w:rsidRPr="00FF669F" w:rsidRDefault="004B142C" w:rsidP="00533A69">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533A69">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w:t>
      </w:r>
      <w:r>
        <w:rPr>
          <w:rFonts w:ascii="Century" w:eastAsiaTheme="minorEastAsia" w:hAnsi="Century"/>
          <w:sz w:val="24"/>
          <w:szCs w:val="24"/>
        </w:rPr>
        <w:lastRenderedPageBreak/>
        <w:t xml:space="preserve">ayudar a diferenciar </w:t>
      </w:r>
      <w:r w:rsidR="002D55DB">
        <w:rPr>
          <w:rFonts w:ascii="Century" w:eastAsiaTheme="minorEastAsia" w:hAnsi="Century"/>
          <w:sz w:val="24"/>
          <w:szCs w:val="24"/>
        </w:rPr>
        <w:t xml:space="preserve">diferentes estructuras, mejorando la distribución de las intensidades de grises en las zonas de bajo contraste. </w:t>
      </w:r>
      <w:r w:rsidR="002D55DB">
        <w:rPr>
          <w:rFonts w:ascii="Century" w:eastAsiaTheme="minorEastAsia" w:hAnsi="Century"/>
          <w:sz w:val="24"/>
          <w:szCs w:val="24"/>
        </w:rPr>
        <w:t>La complejidad en la segmentación de algunas estructuras</w:t>
      </w:r>
      <w:r w:rsidR="002D55DB">
        <w:rPr>
          <w:rFonts w:ascii="Century" w:eastAsiaTheme="minorEastAsia" w:hAnsi="Century"/>
          <w:sz w:val="24"/>
          <w:szCs w:val="24"/>
        </w:rPr>
        <w:t xml:space="preserve">,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proofErr w:type="spellStart"/>
      <w:r w:rsidR="00DD4F40">
        <w:rPr>
          <w:rFonts w:ascii="Century" w:eastAsiaTheme="minorEastAsia" w:hAnsi="Century"/>
          <w:i/>
          <w:sz w:val="24"/>
          <w:szCs w:val="24"/>
        </w:rPr>
        <w:t>speckle</w:t>
      </w:r>
      <w:proofErr w:type="spellEnd"/>
      <w:r w:rsidR="00DD4F40">
        <w:rPr>
          <w:rFonts w:ascii="Century" w:eastAsiaTheme="minorEastAsia" w:hAnsi="Century"/>
          <w:i/>
          <w:sz w:val="24"/>
          <w:szCs w:val="24"/>
        </w:rPr>
        <w:t xml:space="preserv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proofErr w:type="spellStart"/>
      <w:r w:rsidR="0086176A">
        <w:rPr>
          <w:rFonts w:ascii="Century" w:eastAsiaTheme="minorEastAsia" w:hAnsi="Century"/>
          <w:i/>
          <w:sz w:val="24"/>
          <w:szCs w:val="24"/>
        </w:rPr>
        <w:t>speckle</w:t>
      </w:r>
      <w:proofErr w:type="spellEnd"/>
      <w:r w:rsidR="0086176A">
        <w:rPr>
          <w:rFonts w:ascii="Century" w:eastAsiaTheme="minorEastAsia" w:hAnsi="Century"/>
          <w:sz w:val="24"/>
          <w:szCs w:val="24"/>
        </w:rPr>
        <w:t xml:space="preserve"> y la no homogeneidad de la forma de los tumores, elegir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D96E70">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D96E70">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D96E70">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lastRenderedPageBreak/>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m:t>
        </m:r>
        <m:r>
          <w:rPr>
            <w:rFonts w:ascii="Cambria Math" w:eastAsiaTheme="minorEastAsia" w:hAnsi="Cambria Math"/>
            <w:sz w:val="24"/>
            <w:szCs w:val="24"/>
          </w:rPr>
          <m:t>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Pr="00A13F62" w:rsidRDefault="00A13F62" w:rsidP="00A13F62">
      <w:pPr>
        <w:pStyle w:val="Prrafodelista"/>
        <w:ind w:left="0"/>
        <w:jc w:val="both"/>
        <w:rPr>
          <w:rFonts w:ascii="Century" w:eastAsiaTheme="minorEastAsia" w:hAnsi="Century"/>
          <w:sz w:val="24"/>
          <w:szCs w:val="24"/>
        </w:rPr>
      </w:pPr>
      <w:bookmarkStart w:id="0" w:name="_GoBack"/>
      <w:bookmarkEnd w:id="0"/>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Pr="00A13F62" w:rsidRDefault="00A13F62" w:rsidP="00A13F62">
      <w:pPr>
        <w:pStyle w:val="Prrafodelista"/>
        <w:tabs>
          <w:tab w:val="left" w:pos="851"/>
        </w:tabs>
        <w:ind w:left="780"/>
        <w:jc w:val="both"/>
        <w:rPr>
          <w:rFonts w:ascii="Century" w:eastAsiaTheme="minorEastAsia" w:hAnsi="Century"/>
          <w:sz w:val="24"/>
          <w:szCs w:val="24"/>
        </w:rPr>
      </w:pPr>
    </w:p>
    <w:p w:rsidR="005E5F5C" w:rsidRDefault="005E5F5C" w:rsidP="00296BD8">
      <w:pPr>
        <w:tabs>
          <w:tab w:val="left" w:pos="851"/>
        </w:tabs>
        <w:jc w:val="both"/>
        <w:rPr>
          <w:rFonts w:ascii="Century" w:eastAsiaTheme="minorEastAsia" w:hAnsi="Century"/>
          <w:sz w:val="24"/>
          <w:szCs w:val="24"/>
        </w:rPr>
      </w:pPr>
    </w:p>
    <w:p w:rsidR="002A7481" w:rsidRPr="002D55DB" w:rsidRDefault="002A7481" w:rsidP="00296BD8">
      <w:pPr>
        <w:tabs>
          <w:tab w:val="left" w:pos="851"/>
        </w:tabs>
        <w:jc w:val="both"/>
        <w:rPr>
          <w:rFonts w:ascii="Century" w:eastAsiaTheme="minorEastAsia" w:hAnsi="Century"/>
          <w:sz w:val="24"/>
          <w:szCs w:val="24"/>
        </w:rPr>
      </w:pPr>
    </w:p>
    <w:sectPr w:rsidR="002A7481" w:rsidRPr="002D55D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6C505D5"/>
    <w:multiLevelType w:val="hybridMultilevel"/>
    <w:tmpl w:val="CEB6B66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7306E"/>
    <w:rsid w:val="000970A6"/>
    <w:rsid w:val="00155A89"/>
    <w:rsid w:val="001B4D0B"/>
    <w:rsid w:val="00296BD8"/>
    <w:rsid w:val="002A7481"/>
    <w:rsid w:val="002D55DB"/>
    <w:rsid w:val="00322DA9"/>
    <w:rsid w:val="003D5A1E"/>
    <w:rsid w:val="004934BF"/>
    <w:rsid w:val="004B015E"/>
    <w:rsid w:val="004B142C"/>
    <w:rsid w:val="004E3920"/>
    <w:rsid w:val="00557A1E"/>
    <w:rsid w:val="005769F5"/>
    <w:rsid w:val="005A0391"/>
    <w:rsid w:val="005C00A3"/>
    <w:rsid w:val="005E5F5C"/>
    <w:rsid w:val="00630D98"/>
    <w:rsid w:val="006B66C4"/>
    <w:rsid w:val="006D0F96"/>
    <w:rsid w:val="00761B8B"/>
    <w:rsid w:val="00762DE1"/>
    <w:rsid w:val="007825F1"/>
    <w:rsid w:val="00786FB2"/>
    <w:rsid w:val="0086176A"/>
    <w:rsid w:val="008D1DD0"/>
    <w:rsid w:val="009450A5"/>
    <w:rsid w:val="009F5849"/>
    <w:rsid w:val="00A13F62"/>
    <w:rsid w:val="00A46569"/>
    <w:rsid w:val="00AD2857"/>
    <w:rsid w:val="00B1546A"/>
    <w:rsid w:val="00B8050D"/>
    <w:rsid w:val="00C00C28"/>
    <w:rsid w:val="00C6709C"/>
    <w:rsid w:val="00D807EA"/>
    <w:rsid w:val="00DD4F40"/>
    <w:rsid w:val="00DF2AE1"/>
    <w:rsid w:val="00E1762A"/>
    <w:rsid w:val="00F26074"/>
    <w:rsid w:val="00F82DEE"/>
    <w:rsid w:val="00FF05E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E841A01-4B16-45D8-8105-EF5F42C1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CC53B-75CA-4875-931A-C3FB215DD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6</Pages>
  <Words>8538</Words>
  <Characters>46961</Characters>
  <Application>Microsoft Office Word</Application>
  <DocSecurity>0</DocSecurity>
  <Lines>391</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7</cp:revision>
  <dcterms:created xsi:type="dcterms:W3CDTF">2015-08-19T17:11:00Z</dcterms:created>
  <dcterms:modified xsi:type="dcterms:W3CDTF">2015-09-0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